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1ABF1" w14:textId="617124F4" w:rsidR="00E40535" w:rsidRDefault="00E40535" w:rsidP="00AF1A31">
      <w:pPr>
        <w:pStyle w:val="Heading1"/>
      </w:pPr>
      <w:r>
        <w:t>Naïve Bayes Documents</w:t>
      </w:r>
    </w:p>
    <w:p w14:paraId="4CA3903D" w14:textId="77777777" w:rsidR="00E40535" w:rsidRPr="00E40535" w:rsidRDefault="00E40535" w:rsidP="00E40535"/>
    <w:p w14:paraId="1B4F1ACB" w14:textId="77777777" w:rsidR="00FB536A" w:rsidRDefault="00AF1A31" w:rsidP="00E40535">
      <w:pPr>
        <w:pStyle w:val="Heading2"/>
      </w:pPr>
      <w:r>
        <w:t xml:space="preserve">Multilabel naïve Bayes classification considering label dependence </w:t>
      </w:r>
    </w:p>
    <w:p w14:paraId="7E00C7C8" w14:textId="18D0BF7F" w:rsidR="00F22E66" w:rsidRPr="00FB536A" w:rsidRDefault="00AF1A31" w:rsidP="00FB536A">
      <w:pPr>
        <w:rPr>
          <w:rFonts w:ascii="Cambria Math" w:hAnsi="Cambria Math" w:cs="Cambria Math"/>
          <w:i/>
          <w:iCs/>
        </w:rPr>
      </w:pPr>
      <w:r w:rsidRPr="00FB536A">
        <w:rPr>
          <w:i/>
          <w:iCs/>
        </w:rPr>
        <w:t>Hae-Cheon Kim, Jin-Hyeong Park, Dae-Won Kim, Jaesung Lee</w:t>
      </w:r>
      <w:r w:rsidRPr="00FB536A">
        <w:rPr>
          <w:rFonts w:ascii="Cambria Math" w:hAnsi="Cambria Math" w:cs="Cambria Math"/>
          <w:i/>
          <w:iCs/>
        </w:rPr>
        <w:t>∗</w:t>
      </w:r>
    </w:p>
    <w:p w14:paraId="162F8140" w14:textId="377E43F9" w:rsidR="00E40535" w:rsidRDefault="00E40535" w:rsidP="00E40535"/>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the conventional multilabel naïve Bayes classifier treats each label independently and hence neglects the relations among labels, resulting in degenerated accuracy</w:t>
      </w:r>
      <w:r>
        <w:t xml:space="preserve">. </w:t>
      </w:r>
      <w:r>
        <w:t>For example, in the weather 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r>
        <w:t>.</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r>
        <w:t>.</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realworld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04AE3CF2" w:rsidR="00E82671" w:rsidRDefault="00FB536A" w:rsidP="00E82671">
      <w:pPr>
        <w:pStyle w:val="Heading2"/>
      </w:pPr>
      <w:r>
        <w:t>C</w:t>
      </w:r>
      <w:r w:rsidR="00E82671">
        <w:t>lasses</w:t>
      </w:r>
    </w:p>
    <w:p w14:paraId="6A658943" w14:textId="5C6E9180" w:rsidR="00E82671" w:rsidRPr="00FB536A" w:rsidRDefault="00E82671" w:rsidP="00FB536A">
      <w:pPr>
        <w:rPr>
          <w:i/>
          <w:iCs/>
        </w:rPr>
      </w:pPr>
      <w:r w:rsidRPr="00FB536A">
        <w:rPr>
          <w:i/>
          <w:iCs/>
        </w:rPr>
        <w:t>Shailesh Kumar', Melba Crawford2 and Joydeep Ghoshl</w:t>
      </w:r>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566A1FB4" w14:textId="5246A9A4" w:rsidR="00AF1A31" w:rsidRDefault="00AF1A31" w:rsidP="00AF1A31"/>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A Bayesian pairwise classifier architecture for a large</w:t>
      </w:r>
      <w:r>
        <w:t xml:space="preserve"> </w:t>
      </w:r>
      <w:r>
        <w:t>number of classes was proposed and evaluated in this</w:t>
      </w:r>
      <w:r>
        <w:t xml:space="preserve"> </w:t>
      </w:r>
      <w:r>
        <w:t>paper. This architecture is novel in three ways. First</w:t>
      </w:r>
      <w:r>
        <w:t xml:space="preserve"> </w:t>
      </w:r>
      <w:r>
        <w:t>it provides a framework for pair-class feature selection</w:t>
      </w:r>
      <w:r>
        <w:t xml:space="preserve"> </w:t>
      </w:r>
      <w:r>
        <w:t>that was not available in the conventional feature selection techniques. Second, the evaluation criteria uses</w:t>
      </w:r>
      <w:r>
        <w:t xml:space="preserve"> </w:t>
      </w:r>
      <w:r>
        <w:t>log odds measure on class aposteriori probabilities to</w:t>
      </w:r>
      <w:r>
        <w:t xml:space="preserve"> </w:t>
      </w:r>
      <w:r>
        <w:t xml:space="preserve">advantage. Third, a </w:t>
      </w:r>
      <w:r>
        <w:lastRenderedPageBreak/>
        <w:t>f</w:t>
      </w:r>
      <w:r>
        <w:t>ast incremental algorithm is used</w:t>
      </w:r>
      <w:r>
        <w:t xml:space="preserve"> </w:t>
      </w:r>
      <w:r>
        <w:t>for learning MOG’s in higher dimensional feature space</w:t>
      </w:r>
      <w:r>
        <w:t xml:space="preserve"> </w:t>
      </w:r>
      <w:r>
        <w:t>using the MOG’s in the lower dimensional featu</w:t>
      </w:r>
      <w:r>
        <w:t>re</w:t>
      </w:r>
      <w:r w:rsidRPr="00E82671">
        <w:t xml:space="preserve"> </w:t>
      </w:r>
      <w:r>
        <w:t>subspaces, based on knowledge reuse methods.</w:t>
      </w:r>
    </w:p>
    <w:p w14:paraId="3254737E" w14:textId="6CDF6713" w:rsidR="00FB536A" w:rsidRDefault="00FB536A" w:rsidP="00E82671"/>
    <w:p w14:paraId="5182323C" w14:textId="77777777" w:rsidR="00FB536A" w:rsidRDefault="00FB536A" w:rsidP="00E82671"/>
    <w:p w14:paraId="66908B8E" w14:textId="77777777" w:rsidR="00FB536A" w:rsidRDefault="00FB536A" w:rsidP="00E82671"/>
    <w:p w14:paraId="48FA7202" w14:textId="1DE2F47E" w:rsidR="00AF1A31" w:rsidRDefault="00E40535" w:rsidP="00E40535">
      <w:pPr>
        <w:pStyle w:val="Heading1"/>
      </w:pPr>
      <w:r>
        <w:t>Random Forest Documents, Decision Trees</w:t>
      </w:r>
    </w:p>
    <w:p w14:paraId="20A966B9" w14:textId="77777777" w:rsidR="00FB536A" w:rsidRDefault="00FB536A" w:rsidP="00E40535">
      <w:pPr>
        <w:pStyle w:val="Heading2"/>
      </w:pPr>
    </w:p>
    <w:p w14:paraId="4952900E" w14:textId="77777777" w:rsidR="00FB536A" w:rsidRDefault="00E40535" w:rsidP="00E40535">
      <w:pPr>
        <w:pStyle w:val="Heading2"/>
      </w:pPr>
      <w:r>
        <w:t xml:space="preserve">Random Decision Forests </w:t>
      </w:r>
    </w:p>
    <w:p w14:paraId="1E1B8309" w14:textId="1DD68254" w:rsidR="00E40535" w:rsidRPr="00FB536A" w:rsidRDefault="00E40535" w:rsidP="00FB536A">
      <w:pPr>
        <w:rPr>
          <w:i/>
          <w:iCs/>
        </w:rPr>
      </w:pPr>
      <w:r w:rsidRPr="00FB536A">
        <w:rPr>
          <w:i/>
          <w:iCs/>
        </w:rPr>
        <w:t>Tin Kam Ho AT&amp;T Bell Laboratories</w:t>
      </w:r>
      <w:r w:rsidRPr="00FB536A">
        <w:rPr>
          <w:i/>
          <w:iCs/>
        </w:rPr>
        <w:fldChar w:fldCharType="begin"/>
      </w:r>
      <w:r w:rsidRPr="00FB536A">
        <w:rPr>
          <w:i/>
          <w:iCs/>
        </w:rPr>
        <w:instrText xml:space="preserve"> ADDIN ZOTERO_ITEM CSL_CITATION {"citationID":"GYS0eyk8","properties":{"formattedCitation":"[1]","plainCitation":"[1]","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Pr="00FB536A">
        <w:rPr>
          <w:i/>
          <w:iCs/>
        </w:rPr>
        <w:fldChar w:fldCharType="separate"/>
      </w:r>
      <w:r w:rsidRPr="00FB536A">
        <w:rPr>
          <w:rFonts w:ascii="Calibri Light" w:hAnsi="Calibri Light" w:cs="Calibri Light"/>
          <w:i/>
          <w:iCs/>
        </w:rPr>
        <w:t>[1]</w:t>
      </w:r>
      <w:r w:rsidRPr="00FB536A">
        <w:rPr>
          <w:i/>
          <w:iCs/>
        </w:rPr>
        <w:fldChar w:fldCharType="end"/>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the decision rule is to assign x to class c for which gc(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lastRenderedPageBreak/>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7F6D441F" w:rsidR="00E40535" w:rsidRPr="00FB536A" w:rsidRDefault="00E40535" w:rsidP="00FB536A">
      <w:pPr>
        <w:rPr>
          <w:i/>
          <w:iCs/>
        </w:rPr>
      </w:pPr>
      <w:r w:rsidRPr="00FB536A">
        <w:rPr>
          <w:i/>
          <w:iCs/>
        </w:rPr>
        <w:t xml:space="preserve">Yali Amit  and Donald Geman </w:t>
      </w:r>
      <w:r w:rsidRPr="00FB536A">
        <w:rPr>
          <w:i/>
          <w:iCs/>
        </w:rPr>
        <w:fldChar w:fldCharType="begin"/>
      </w:r>
      <w:r w:rsidRPr="00FB536A">
        <w:rPr>
          <w:i/>
          <w:iCs/>
        </w:rPr>
        <w:instrText xml:space="preserve"> ADDIN ZOTERO_ITEM CSL_CITATION {"citationID":"shB4b3BB","properties":{"formattedCitation":"[2]","plainCitation":"[2]","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Pr="00FB536A">
        <w:rPr>
          <w:rFonts w:ascii="Calibri Light" w:hAnsi="Calibri Light" w:cs="Calibri Light"/>
          <w:i/>
          <w:iCs/>
        </w:rPr>
        <w:t>[2]</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77777777" w:rsidR="00FB536A" w:rsidRDefault="00E40535" w:rsidP="00E40535">
      <w:pPr>
        <w:pStyle w:val="Heading2"/>
      </w:pPr>
      <w:r>
        <w:t xml:space="preserve">Random Forests, </w:t>
      </w:r>
    </w:p>
    <w:p w14:paraId="0F90A497" w14:textId="0140B05C"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Pr="00FB536A">
        <w:rPr>
          <w:i/>
          <w:iCs/>
        </w:rPr>
        <w:instrText xml:space="preserve"> ADDIN ZOTERO_ITEM CSL_CITATION {"citationID":"ef0ZbrpX","properties":{"formattedCitation":"[3]","plainCitation":"[3]","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Pr="00FB536A">
        <w:rPr>
          <w:rFonts w:ascii="Calibri Light" w:hAnsi="Calibri Light" w:cs="Calibri Light"/>
          <w:i/>
          <w:iCs/>
        </w:rPr>
        <w:t>[3]</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45470EC9" w:rsidR="00E40535" w:rsidRPr="00FB536A" w:rsidRDefault="00E40535" w:rsidP="00FB536A">
      <w:pPr>
        <w:rPr>
          <w:i/>
          <w:iCs/>
        </w:rPr>
      </w:pPr>
      <w:r w:rsidRPr="00FB536A">
        <w:rPr>
          <w:i/>
          <w:iCs/>
        </w:rPr>
        <w:t>Frey &amp; Slate</w:t>
      </w:r>
      <w:r w:rsidRPr="00FB536A">
        <w:rPr>
          <w:i/>
          <w:iCs/>
        </w:rPr>
        <w:fldChar w:fldCharType="begin"/>
      </w:r>
      <w:r w:rsidRPr="00FB536A">
        <w:rPr>
          <w:i/>
          <w:iCs/>
        </w:rPr>
        <w:instrText xml:space="preserve"> ADDIN ZOTERO_ITEM CSL_CITATION {"citationID":"gCyOBaLy","properties":{"formattedCitation":"[4]","plainCitation":"[4]","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Pr="00FB536A">
        <w:rPr>
          <w:rFonts w:ascii="Calibri Light" w:hAnsi="Calibri Light" w:cs="Calibri Light"/>
          <w:i/>
          <w:iCs/>
        </w:rPr>
        <w:t>[4]</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6CE66FE7" w14:textId="77777777" w:rsidR="00E40535" w:rsidRDefault="00E40535" w:rsidP="00E40535"/>
    <w:p w14:paraId="5F5FE08F" w14:textId="77777777" w:rsidR="00E40535" w:rsidRDefault="00E40535" w:rsidP="00E40535"/>
    <w:p w14:paraId="7C36C0A9" w14:textId="77777777" w:rsidR="00E40535" w:rsidRDefault="00E40535" w:rsidP="00E40535"/>
    <w:p w14:paraId="5B8A171E" w14:textId="77777777" w:rsidR="00E40535" w:rsidRDefault="00E40535" w:rsidP="00E40535"/>
    <w:p w14:paraId="5BA5C053" w14:textId="77777777" w:rsidR="00E40535" w:rsidRDefault="00E40535" w:rsidP="00E40535"/>
    <w:p w14:paraId="00D0159C" w14:textId="0351F8B5" w:rsidR="00E40535" w:rsidRDefault="00E40535">
      <w:r>
        <w:br w:type="page"/>
      </w:r>
      <w:r>
        <w:lastRenderedPageBreak/>
        <w:br w:type="page"/>
      </w:r>
    </w:p>
    <w:p w14:paraId="7ABEFC76" w14:textId="09BBE07A" w:rsidR="00E40535" w:rsidRDefault="00E40535" w:rsidP="00E40535">
      <w:pPr>
        <w:pStyle w:val="Heading1"/>
      </w:pPr>
      <w:r>
        <w:lastRenderedPageBreak/>
        <w:t>Comparison of Algorithms</w:t>
      </w:r>
    </w:p>
    <w:p w14:paraId="079F6444" w14:textId="77777777" w:rsidR="00E40535" w:rsidRPr="00E40535" w:rsidRDefault="00E40535" w:rsidP="00E40535"/>
    <w:p w14:paraId="15B18929" w14:textId="33E725B4" w:rsidR="00E40535" w:rsidRDefault="00E40535" w:rsidP="00E40535">
      <w:pPr>
        <w:pStyle w:val="Heading2"/>
      </w:pPr>
      <w:r>
        <w:t>Approximate Statistical Tests for Comparing Supervised Classication Learning Algorithms Thomas G. Dietterich tgd@cs.orst.edu Department of Computer Science Oregon State University</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 xml:space="preserve">This paper reviews </w:t>
      </w:r>
      <w:r>
        <w:t>fi</w:t>
      </w:r>
      <w:r>
        <w:t>ve approximate statistical tests for determining whether one learning algorithm out-performs another on a particular learning task. These tests are compared experimentally to determine their probability of incorrectly detecting a di</w:t>
      </w:r>
      <w:r>
        <w:t>ff</w:t>
      </w:r>
      <w:r>
        <w:t>erence when no di</w:t>
      </w:r>
      <w:r>
        <w:t>ff</w:t>
      </w:r>
      <w:r>
        <w:t>erence exists (type I error).</w:t>
      </w:r>
    </w:p>
    <w:p w14:paraId="6C78EA80" w14:textId="5C0C2A54" w:rsidR="00E40535" w:rsidRDefault="00E40535" w:rsidP="00E40535">
      <w:pPr>
        <w:pStyle w:val="ListParagraph"/>
        <w:numPr>
          <w:ilvl w:val="0"/>
          <w:numId w:val="3"/>
        </w:numPr>
      </w:pPr>
      <w:r>
        <w:t>Two widely-used statistical tests are shown to have high probability of</w:t>
      </w:r>
      <w:r>
        <w:t xml:space="preserve"> </w:t>
      </w:r>
      <w:r>
        <w:t>Type I error in certain situations and should never be used. These tests are (a) a test for the</w:t>
      </w:r>
      <w:r>
        <w:t xml:space="preserve"> </w:t>
      </w:r>
      <w:r>
        <w:t>di</w:t>
      </w:r>
      <w:r>
        <w:t>ff</w:t>
      </w:r>
      <w:r>
        <w:t>erence of two proportions and (b) a paired-di</w:t>
      </w:r>
      <w:r>
        <w:t>ff</w:t>
      </w:r>
      <w:r>
        <w:t>erences t test based on taking several random</w:t>
      </w:r>
      <w:r>
        <w:t xml:space="preserve"> </w:t>
      </w:r>
      <w:r>
        <w:t>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A fourth test, McNemar's test, is shown to have low Type I error.</w:t>
      </w:r>
    </w:p>
    <w:p w14:paraId="0292F5DE" w14:textId="26574AFC" w:rsidR="00E82671" w:rsidRDefault="00E82671" w:rsidP="00E40535">
      <w:pPr>
        <w:pStyle w:val="ListParagraph"/>
        <w:numPr>
          <w:ilvl w:val="0"/>
          <w:numId w:val="3"/>
        </w:numPr>
      </w:pPr>
      <w:r>
        <w:t xml:space="preserve">The </w:t>
      </w:r>
      <w:r>
        <w:t xml:space="preserve"> </w:t>
      </w:r>
      <w:r>
        <w:t>f</w:t>
      </w:r>
      <w:r>
        <w:t>if</w:t>
      </w:r>
      <w:r>
        <w:t>th test is a new test, 5x2cv, based on 5 iterations of 2-fold cross-validation. Experiments show that this test also has acceptable Type I error.</w:t>
      </w:r>
    </w:p>
    <w:p w14:paraId="11106CC6" w14:textId="7448D34E" w:rsidR="00E40535" w:rsidRDefault="00FE460E" w:rsidP="00FE460E">
      <w:pPr>
        <w:pStyle w:val="Heading1"/>
      </w:pPr>
      <w:r>
        <w:t>Algorithm Evaluation</w:t>
      </w:r>
    </w:p>
    <w:p w14:paraId="20E06840" w14:textId="2DE1C065" w:rsidR="00E40535" w:rsidRDefault="00E40535"/>
    <w:p w14:paraId="489EB7BC" w14:textId="08E842BE" w:rsidR="00FE460E" w:rsidRDefault="00FE460E" w:rsidP="00FE460E">
      <w:pPr>
        <w:pStyle w:val="Heading2"/>
      </w:pPr>
      <w:r>
        <w:t>Ensemble methods based on bias–variance analysis</w:t>
      </w:r>
    </w:p>
    <w:p w14:paraId="51551DA8" w14:textId="154353FA" w:rsidR="00FE460E" w:rsidRPr="00FE460E" w:rsidRDefault="00FE460E" w:rsidP="00FE460E">
      <w:pPr>
        <w:rPr>
          <w:i/>
          <w:iCs/>
          <w:lang w:val="it-IT"/>
        </w:rPr>
      </w:pPr>
      <w:r w:rsidRPr="00FE460E">
        <w:rPr>
          <w:i/>
          <w:iCs/>
          <w:lang w:val="it-IT"/>
        </w:rPr>
        <w:t>Giorgio Valentini</w:t>
      </w:r>
      <w:r w:rsidRPr="00FE460E">
        <w:rPr>
          <w:i/>
          <w:iCs/>
          <w:lang w:val="it-IT"/>
        </w:rPr>
        <w:t xml:space="preserve">, </w:t>
      </w:r>
      <w:r w:rsidRPr="00FE460E">
        <w:rPr>
          <w:i/>
          <w:iCs/>
          <w:lang w:val="it-IT"/>
        </w:rPr>
        <w:t>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108FF9A8" w:rsidR="00E40535" w:rsidRDefault="00FE460E" w:rsidP="00FE460E">
      <w:pPr>
        <w:pStyle w:val="Heading2"/>
      </w:pPr>
      <w:r w:rsidRPr="00FE460E">
        <w:t>Mixtures of Conditional Maximum Entropy Models</w:t>
      </w:r>
    </w:p>
    <w:p w14:paraId="7E695C66" w14:textId="049E9678" w:rsidR="00FE460E" w:rsidRPr="005B601D" w:rsidRDefault="00FE460E" w:rsidP="00FE460E">
      <w:pPr>
        <w:rPr>
          <w:i/>
          <w:iCs/>
        </w:rPr>
      </w:pPr>
      <w:r w:rsidRPr="005B601D">
        <w:rPr>
          <w:i/>
          <w:iCs/>
        </w:rPr>
        <w:t>Dmitry Pavlov</w:t>
      </w:r>
      <w:r w:rsidRPr="005B601D">
        <w:rPr>
          <w:i/>
          <w:iCs/>
        </w:rPr>
        <w:t xml:space="preserve"> (Yahoo inc.), </w:t>
      </w:r>
      <w:r w:rsidRPr="005B601D">
        <w:rPr>
          <w:i/>
          <w:iCs/>
        </w:rPr>
        <w:t xml:space="preserve">Alexandrin Popescul </w:t>
      </w:r>
      <w:r w:rsidRPr="005B601D">
        <w:rPr>
          <w:i/>
          <w:iCs/>
        </w:rPr>
        <w:t>;</w:t>
      </w:r>
      <w:r w:rsidRPr="005B601D">
        <w:rPr>
          <w:i/>
          <w:iCs/>
        </w:rPr>
        <w:t xml:space="preserve"> University of Pennsylvania, </w:t>
      </w:r>
      <w:r w:rsidRPr="005B601D">
        <w:rPr>
          <w:i/>
          <w:iCs/>
        </w:rPr>
        <w:t xml:space="preserve"> </w:t>
      </w:r>
      <w:r w:rsidRPr="005B601D">
        <w:rPr>
          <w:i/>
          <w:iCs/>
        </w:rPr>
        <w:t>David M. Pennock</w:t>
      </w:r>
      <w:r w:rsidRPr="005B601D">
        <w:rPr>
          <w:i/>
          <w:iCs/>
        </w:rPr>
        <w:t xml:space="preserve"> </w:t>
      </w:r>
      <w:r w:rsidRPr="005B601D">
        <w:rPr>
          <w:i/>
          <w:iCs/>
        </w:rPr>
        <w:t>Overture Services Inc</w:t>
      </w:r>
      <w:r w:rsidRPr="005B601D">
        <w:rPr>
          <w:i/>
          <w:iCs/>
        </w:rPr>
        <w:t xml:space="preserve">; </w:t>
      </w:r>
      <w:r w:rsidRPr="005B601D">
        <w:rPr>
          <w:i/>
          <w:iCs/>
        </w:rPr>
        <w:t>Lyle H. U</w:t>
      </w:r>
      <w:r w:rsidRPr="005B601D">
        <w:rPr>
          <w:i/>
          <w:iCs/>
        </w:rPr>
        <w:t xml:space="preserve">ngar, </w:t>
      </w:r>
      <w:r w:rsidRPr="005B601D">
        <w:rPr>
          <w:i/>
          <w:iCs/>
        </w:rPr>
        <w:t>; University of Pennsylvania</w:t>
      </w:r>
    </w:p>
    <w:p w14:paraId="4C2465B2" w14:textId="6B17CABA" w:rsidR="00FE460E" w:rsidRPr="005B601D" w:rsidRDefault="005B601D" w:rsidP="00FE460E">
      <w:pPr>
        <w:rPr>
          <w:b/>
          <w:bCs/>
        </w:rPr>
      </w:pPr>
      <w:r>
        <w:rPr>
          <w:b/>
          <w:bCs/>
        </w:rPr>
        <w:t>Not sure why I picked this paper, uses Maximum Entropy to analyze results of algorithms.</w:t>
      </w:r>
    </w:p>
    <w:p w14:paraId="457C0B65" w14:textId="77777777" w:rsidR="00FE460E" w:rsidRPr="00FE460E" w:rsidRDefault="00FE460E" w:rsidP="00E40535"/>
    <w:p w14:paraId="49D9B2E6" w14:textId="77777777" w:rsidR="00E40535" w:rsidRDefault="00E40535" w:rsidP="00E40535">
      <w:r>
        <w:t>References</w:t>
      </w:r>
    </w:p>
    <w:p w14:paraId="3FB1085C" w14:textId="77777777" w:rsidR="00E40535" w:rsidRPr="00256E32" w:rsidRDefault="00E40535" w:rsidP="00E40535">
      <w:pPr>
        <w:pStyle w:val="Bibliography"/>
        <w:rPr>
          <w:rFonts w:ascii="Calibri" w:hAnsi="Calibri" w:cs="Calibri"/>
        </w:rPr>
      </w:pPr>
      <w:r>
        <w:fldChar w:fldCharType="begin"/>
      </w:r>
      <w:r>
        <w:instrText xml:space="preserve"> ADDIN ZOTERO_BIBL {"uncited":[],"omitted":[],"custom":[]} CSL_BIBLIOGRAPHY </w:instrText>
      </w:r>
      <w:r>
        <w:fldChar w:fldCharType="separate"/>
      </w:r>
      <w:r w:rsidRPr="00256E32">
        <w:rPr>
          <w:rFonts w:ascii="Calibri" w:hAnsi="Calibri" w:cs="Calibri"/>
        </w:rPr>
        <w:t>[1]</w:t>
      </w:r>
      <w:r w:rsidRPr="00256E32">
        <w:rPr>
          <w:rFonts w:ascii="Calibri" w:hAnsi="Calibri" w:cs="Calibri"/>
        </w:rPr>
        <w:tab/>
        <w:t xml:space="preserve">Tin Kam Ho, “Random decision forests,” in </w:t>
      </w:r>
      <w:r w:rsidRPr="00256E32">
        <w:rPr>
          <w:rFonts w:ascii="Calibri" w:hAnsi="Calibri" w:cs="Calibri"/>
          <w:i/>
          <w:iCs/>
        </w:rPr>
        <w:t>Proceedings of 3rd International Conference on Document Analysis and Recognition</w:t>
      </w:r>
      <w:r w:rsidRPr="00256E32">
        <w:rPr>
          <w:rFonts w:ascii="Calibri" w:hAnsi="Calibri" w:cs="Calibri"/>
        </w:rPr>
        <w:t>, Montreal, Que., Canada, 1995, vol. 1, pp. 278–282, doi: 10.1109/ICDAR.1995.598994.</w:t>
      </w:r>
    </w:p>
    <w:p w14:paraId="059A7875" w14:textId="77777777" w:rsidR="00E40535" w:rsidRPr="00256E32" w:rsidRDefault="00E40535" w:rsidP="00E40535">
      <w:pPr>
        <w:pStyle w:val="Bibliography"/>
        <w:rPr>
          <w:rFonts w:ascii="Calibri" w:hAnsi="Calibri" w:cs="Calibri"/>
        </w:rPr>
      </w:pPr>
      <w:r w:rsidRPr="00256E32">
        <w:rPr>
          <w:rFonts w:ascii="Calibri" w:hAnsi="Calibri" w:cs="Calibri"/>
        </w:rPr>
        <w:lastRenderedPageBreak/>
        <w:t>[2]</w:t>
      </w:r>
      <w:r w:rsidRPr="00256E32">
        <w:rPr>
          <w:rFonts w:ascii="Calibri" w:hAnsi="Calibri" w:cs="Calibri"/>
        </w:rPr>
        <w:tab/>
        <w:t xml:space="preserve">Y. Amit and D. Geman, “Shape Quantization and Recognition with Randomized Trees,” </w:t>
      </w:r>
      <w:r w:rsidRPr="00256E32">
        <w:rPr>
          <w:rFonts w:ascii="Calibri" w:hAnsi="Calibri" w:cs="Calibri"/>
          <w:i/>
          <w:iCs/>
        </w:rPr>
        <w:t>Neural Comput.</w:t>
      </w:r>
      <w:r w:rsidRPr="00256E32">
        <w:rPr>
          <w:rFonts w:ascii="Calibri" w:hAnsi="Calibri" w:cs="Calibri"/>
        </w:rPr>
        <w:t>, vol. 9, no. 7, pp. 1545–1588, Oct. 1997, doi: 10.1162/neco.1997.9.7.1545.</w:t>
      </w:r>
    </w:p>
    <w:p w14:paraId="120BDB7A" w14:textId="77777777" w:rsidR="00E40535" w:rsidRPr="00256E32" w:rsidRDefault="00E40535" w:rsidP="00E40535">
      <w:pPr>
        <w:pStyle w:val="Bibliography"/>
        <w:rPr>
          <w:rFonts w:ascii="Calibri" w:hAnsi="Calibri" w:cs="Calibri"/>
        </w:rPr>
      </w:pPr>
      <w:r w:rsidRPr="00256E32">
        <w:rPr>
          <w:rFonts w:ascii="Calibri" w:hAnsi="Calibri" w:cs="Calibri"/>
        </w:rPr>
        <w:t>[3]</w:t>
      </w:r>
      <w:r w:rsidRPr="00256E32">
        <w:rPr>
          <w:rFonts w:ascii="Calibri" w:hAnsi="Calibri" w:cs="Calibri"/>
        </w:rPr>
        <w:tab/>
        <w:t xml:space="preserve">L. Breiman, “Random Forests,” </w:t>
      </w:r>
      <w:r w:rsidRPr="00256E32">
        <w:rPr>
          <w:rFonts w:ascii="Calibri" w:hAnsi="Calibri" w:cs="Calibri"/>
          <w:i/>
          <w:iCs/>
        </w:rPr>
        <w:t>Mach. Learn.</w:t>
      </w:r>
      <w:r w:rsidRPr="00256E32">
        <w:rPr>
          <w:rFonts w:ascii="Calibri" w:hAnsi="Calibri" w:cs="Calibri"/>
        </w:rPr>
        <w:t>, vol. 45, no. 1, pp. 5–32, Oct. 2001, doi: 10.1023/A:1010933404324.</w:t>
      </w:r>
    </w:p>
    <w:p w14:paraId="6BEF88EC" w14:textId="77777777" w:rsidR="00E40535" w:rsidRPr="00256E32" w:rsidRDefault="00E40535" w:rsidP="00E40535">
      <w:pPr>
        <w:pStyle w:val="Bibliography"/>
        <w:rPr>
          <w:rFonts w:ascii="Calibri" w:hAnsi="Calibri" w:cs="Calibri"/>
        </w:rPr>
      </w:pPr>
      <w:r w:rsidRPr="00256E32">
        <w:rPr>
          <w:rFonts w:ascii="Calibri" w:hAnsi="Calibri" w:cs="Calibri"/>
        </w:rPr>
        <w:t>[4]</w:t>
      </w:r>
      <w:r w:rsidRPr="00256E32">
        <w:rPr>
          <w:rFonts w:ascii="Calibri" w:hAnsi="Calibri" w:cs="Calibri"/>
        </w:rPr>
        <w:tab/>
        <w:t xml:space="preserve">P. W. Frey and D. J. Slate, “Letter recognition using Holland-style adaptive classifiers,” </w:t>
      </w:r>
      <w:r w:rsidRPr="00256E32">
        <w:rPr>
          <w:rFonts w:ascii="Calibri" w:hAnsi="Calibri" w:cs="Calibri"/>
          <w:i/>
          <w:iCs/>
        </w:rPr>
        <w:t>Mach. Learn.</w:t>
      </w:r>
      <w:r w:rsidRPr="00256E32">
        <w:rPr>
          <w:rFonts w:ascii="Calibri" w:hAnsi="Calibri" w:cs="Calibri"/>
        </w:rPr>
        <w:t>, vol. 6, no. 2, pp. 161–182, Mar. 1991, doi: 10.1007/BF00114162.</w:t>
      </w:r>
    </w:p>
    <w:p w14:paraId="26CA501B" w14:textId="5F64A903" w:rsidR="00E40535" w:rsidRPr="00E40535" w:rsidRDefault="00E40535"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5B601D"/>
    <w:rsid w:val="00AF1A31"/>
    <w:rsid w:val="00E40535"/>
    <w:rsid w:val="00E82671"/>
    <w:rsid w:val="00F22E66"/>
    <w:rsid w:val="00FB536A"/>
    <w:rsid w:val="00FC52AA"/>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semiHidden/>
    <w:unhideWhenUsed/>
    <w:rsid w:val="00E40535"/>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7</Pages>
  <Words>2355</Words>
  <Characters>1342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3</cp:revision>
  <dcterms:created xsi:type="dcterms:W3CDTF">2020-11-18T09:24:00Z</dcterms:created>
  <dcterms:modified xsi:type="dcterms:W3CDTF">2020-11-18T10:19:00Z</dcterms:modified>
</cp:coreProperties>
</file>